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4C3FC1D" w:rsidR="00DD77DC" w:rsidRDefault="00DD77DC" w:rsidP="00DD77DC">
      <w:pPr>
        <w:pStyle w:val="NewNormal"/>
        <w:ind w:firstLine="0"/>
        <w:rPr>
          <w:rFonts w:cs="Times New Roman"/>
        </w:rPr>
      </w:pPr>
      <w:r>
        <w:rPr>
          <w:rFonts w:cs="Times New Roman"/>
        </w:rPr>
        <w:t>Energy plays an important role in our lives, almost every industry depend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w:t>
      </w:r>
      <w:r>
        <w:t xml:space="preserve">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Dufková, Bjelica, Moon, Kencl, &amp; Le Boudec, n.d.)</w:t>
      </w:r>
      <w:r>
        <w:rPr>
          <w:rFonts w:cs="Times New Roman"/>
        </w:rPr>
        <w:fldChar w:fldCharType="end"/>
      </w:r>
      <w:r>
        <w:rPr>
          <w:rFonts w:cs="Times New Roman"/>
        </w:rPr>
        <w:t>. With increased need for broadband speed the demand for energy and densification of networks is likely to increase.</w:t>
      </w:r>
      <w:r>
        <w:rPr>
          <w:rFonts w:cs="Times New Roman"/>
        </w:rPr>
        <w:t xml:space="preserve"> </w:t>
      </w:r>
      <w:r>
        <w:t>H</w:t>
      </w:r>
      <w:r>
        <w:t>igh energy efficiency is becoming a mainstream concern for the design of future wireless communications.</w:t>
      </w: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35A5924" w14:textId="1E2AC623" w:rsidR="00DD77DC" w:rsidRDefault="00DD77DC" w:rsidP="00DD77DC">
      <w:pPr>
        <w:pStyle w:val="NewNormal"/>
        <w:ind w:firstLine="717"/>
        <w:rPr>
          <w:rFonts w:cs="Times New Roman"/>
        </w:rPr>
      </w:pPr>
      <w:r w:rsidRPr="00DD77DC">
        <w:rPr>
          <w:rFonts w:cs="Times New Roman"/>
        </w:rP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Fehske,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nod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00D7A773"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6157D8">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lastRenderedPageBreak/>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w:t>
      </w:r>
      <w:r>
        <w:rPr>
          <w:rFonts w:cs="Times New Roman"/>
        </w:rPr>
        <w:t>base sta</w:t>
      </w:r>
      <w:r>
        <w:rPr>
          <w:rFonts w:cs="Times New Roman"/>
        </w:rPr>
        <w:t>t</w:t>
      </w:r>
      <w:r>
        <w:rPr>
          <w:rFonts w:cs="Times New Roman"/>
        </w:rPr>
        <w:t>ions</w:t>
      </w:r>
      <w:r>
        <w:rPr>
          <w:rFonts w:cs="Times New Roman"/>
        </w:rPr>
        <w:t xml:space="preserve">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064B524F" w14:textId="77777777" w:rsidR="00D06215" w:rsidRDefault="00D06215" w:rsidP="00D06215">
      <w:pPr>
        <w:pStyle w:val="NewNormal"/>
        <w:rPr>
          <w:rFonts w:cs="Times New Roman"/>
        </w:rPr>
      </w:pPr>
      <w:r>
        <w:rPr>
          <w:rFonts w:cs="Times New Roman"/>
        </w:rPr>
        <w:t>Winner and traffic model</w:t>
      </w:r>
    </w:p>
    <w:p w14:paraId="12A141F8" w14:textId="77777777" w:rsidR="00D06215" w:rsidRDefault="00D06215" w:rsidP="00D06215">
      <w:pPr>
        <w:pStyle w:val="NewNormal"/>
        <w:rPr>
          <w:rFonts w:cs="Times New Roman"/>
        </w:rPr>
      </w:pPr>
      <w:r>
        <w:rPr>
          <w:rFonts w:cs="Times New Roman"/>
        </w:rPr>
        <w:t xml:space="preserve">Poisson distribution user setup and </w:t>
      </w:r>
    </w:p>
    <w:p w14:paraId="4F6C9372" w14:textId="77777777" w:rsidR="00D06215" w:rsidRDefault="00D06215" w:rsidP="00D06215">
      <w:pPr>
        <w:pStyle w:val="NewNormal"/>
        <w:rPr>
          <w:rFonts w:cs="Times New Roman"/>
        </w:rPr>
      </w:pPr>
    </w:p>
    <w:p w14:paraId="136159C7" w14:textId="77777777" w:rsidR="00D06215" w:rsidRDefault="00D06215" w:rsidP="00D06215">
      <w:pPr>
        <w:pStyle w:val="NewNormal"/>
        <w:rPr>
          <w:rFonts w:cs="Times New Roman"/>
        </w:rPr>
      </w:pPr>
      <w:r>
        <w:rPr>
          <w:rFonts w:cs="Times New Roman"/>
        </w:rPr>
        <w:t>Ericsson also did it</w:t>
      </w:r>
      <w:r>
        <w:rPr>
          <w:rFonts w:cs="Times New Roman"/>
        </w:rPr>
        <w:fldChar w:fldCharType="begin" w:fldLock="1"/>
      </w:r>
      <w:r w:rsidR="002E6780">
        <w:rPr>
          <w:rFonts w:cs="Times New Roman"/>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cs="Times New Roman"/>
        </w:rPr>
        <w:fldChar w:fldCharType="separate"/>
      </w:r>
      <w:r w:rsidR="007C2325" w:rsidRPr="007C2325">
        <w:rPr>
          <w:rFonts w:cs="Times New Roman"/>
          <w:noProof/>
        </w:rPr>
        <w:t>(Falconetti, Frenger, Kallin, &amp; Rimhagen, 2012)</w:t>
      </w:r>
      <w:r>
        <w:rPr>
          <w:rFonts w:cs="Times New Roman"/>
        </w:rPr>
        <w:fldChar w:fldCharType="end"/>
      </w:r>
    </w:p>
    <w:p w14:paraId="18BDE736" w14:textId="77777777" w:rsidR="00D06215" w:rsidRDefault="00D06215" w:rsidP="00D06215">
      <w:pPr>
        <w:pStyle w:val="NewNormal"/>
        <w:rPr>
          <w:rFonts w:cs="Times New Roman"/>
        </w:rPr>
      </w:pPr>
      <w:r>
        <w:rPr>
          <w:rFonts w:cs="Times New Roman"/>
        </w:rPr>
        <w:t>Quote Mills paper and cisco paper from Maria’s research paper. (teen paper yahin mil gaye refs ke liye)</w:t>
      </w:r>
      <w:r w:rsidR="00424CA0">
        <w:rPr>
          <w:rFonts w:cs="Times New Roman"/>
        </w:rPr>
        <w:t xml:space="preserve"> Quote Sibel Tombaz ka paper introduction from it.</w:t>
      </w:r>
    </w:p>
    <w:p w14:paraId="485BB3C5" w14:textId="77777777" w:rsidR="00D2138E" w:rsidRDefault="00D2138E" w:rsidP="00D06215">
      <w:pPr>
        <w:pStyle w:val="NewNormal"/>
        <w:rPr>
          <w:rFonts w:cs="Times New Roman"/>
        </w:rPr>
      </w:pPr>
      <w:r>
        <w:rPr>
          <w:rFonts w:cs="Times New Roman"/>
        </w:rPr>
        <w:t>5G bhi qingbi</w:t>
      </w:r>
    </w:p>
    <w:p w14:paraId="010C6C67" w14:textId="77777777" w:rsidR="00D06215" w:rsidRDefault="00D06215" w:rsidP="00D06215">
      <w:pPr>
        <w:pStyle w:val="NewNormal"/>
        <w:rPr>
          <w:rFonts w:cs="Times New Roman"/>
        </w:rPr>
      </w:pPr>
    </w:p>
    <w:p w14:paraId="54A76B1B" w14:textId="77777777" w:rsidR="00D06215" w:rsidRDefault="00D06215" w:rsidP="00D06215">
      <w:pPr>
        <w:pStyle w:val="NewNormal"/>
        <w:rPr>
          <w:rFonts w:cs="Times New Roman"/>
        </w:rPr>
      </w:pPr>
      <w:r>
        <w:rPr>
          <w:rFonts w:cs="Times New Roman"/>
        </w:rPr>
        <w:t>Cite all the 10 top google paper on the Heterogenous networks Energy Efficiency a nad earth power model</w:t>
      </w:r>
    </w:p>
    <w:p w14:paraId="35C4D3C9" w14:textId="77777777" w:rsidR="003D4296" w:rsidRDefault="003D4296" w:rsidP="00D06215">
      <w:pPr>
        <w:pStyle w:val="NewNormal"/>
        <w:rPr>
          <w:rFonts w:cs="Times New Roman"/>
        </w:rPr>
      </w:pPr>
      <w:r>
        <w:rPr>
          <w:rFonts w:cs="Times New Roman"/>
        </w:rPr>
        <w:t>Intro from A game theory analytics paper</w:t>
      </w:r>
    </w:p>
    <w:p w14:paraId="5AFD9751" w14:textId="77777777" w:rsidR="00D06215" w:rsidRDefault="00D06215" w:rsidP="00D06215">
      <w:pPr>
        <w:pStyle w:val="NewNormal"/>
        <w:rPr>
          <w:rFonts w:cs="Times New Roman"/>
        </w:rPr>
      </w:pPr>
    </w:p>
    <w:p w14:paraId="4DA2DB56" w14:textId="77777777" w:rsidR="00D06215" w:rsidRDefault="00D06215" w:rsidP="00D06215">
      <w:pPr>
        <w:pStyle w:val="NewNormal"/>
        <w:rPr>
          <w:rFonts w:cs="Times New Roman"/>
        </w:rPr>
      </w:pPr>
      <w:r>
        <w:rPr>
          <w:rFonts w:cs="Times New Roman"/>
        </w:rPr>
        <w:t xml:space="preserve">Follow Intro background Motivation Theory Base Stations macro pico Energy/Power Model Earth  Previous work (Fettweis, Henrik forssell, </w:t>
      </w:r>
      <w:r>
        <w:rPr>
          <w:rFonts w:cs="Times New Roman"/>
        </w:rPr>
        <w:lastRenderedPageBreak/>
        <w:t>Gunther how much power, Laetitia ka paper, saare paper jo tu padhe unka result conclusion quote kar, feature saving Kihl ki quote kar, )</w:t>
      </w:r>
    </w:p>
    <w:p w14:paraId="7BC55512" w14:textId="77777777" w:rsidR="00D06215" w:rsidRDefault="00D06215" w:rsidP="00D06215">
      <w:pPr>
        <w:pStyle w:val="NewNormal"/>
        <w:rPr>
          <w:rFonts w:cs="Times New Roman"/>
        </w:rPr>
      </w:pPr>
      <w:r>
        <w:rPr>
          <w:rFonts w:cs="Times New Roman"/>
        </w:rPr>
        <w:t>Simulation (explain Axcel, network Earth power long term short term Gunther ke paper se, Laetitia , Fethweiss se)</w:t>
      </w:r>
    </w:p>
    <w:p w14:paraId="5C5D83C8" w14:textId="77777777" w:rsidR="00D06215" w:rsidRDefault="00D06215" w:rsidP="00D06215">
      <w:pPr>
        <w:pStyle w:val="NewNormal"/>
        <w:rPr>
          <w:rFonts w:cs="Times New Roman"/>
        </w:rPr>
      </w:pPr>
      <w:r>
        <w:rPr>
          <w:rFonts w:cs="Times New Roman"/>
        </w:rPr>
        <w:t>Result and Conclusion</w:t>
      </w:r>
    </w:p>
    <w:p w14:paraId="0A956D65" w14:textId="77777777" w:rsidR="00D06215" w:rsidRDefault="00D06215" w:rsidP="00D06215">
      <w:pPr>
        <w:pStyle w:val="NewNormal"/>
        <w:rPr>
          <w:rFonts w:cs="Times New Roman"/>
        </w:rPr>
      </w:pPr>
      <w:r>
        <w:rPr>
          <w:rFonts w:cs="Times New Roman"/>
        </w:rPr>
        <w:t>Future Work</w:t>
      </w: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58B0CDA0" w14:textId="77777777" w:rsidR="00D06215" w:rsidRDefault="00D06215" w:rsidP="00D06215">
      <w:pPr>
        <w:pStyle w:val="NewNormal"/>
        <w:rPr>
          <w:rFonts w:cs="Times New Roman"/>
        </w:rPr>
      </w:pPr>
      <w:r w:rsidRPr="007C302C">
        <w:rPr>
          <w:rFonts w:cs="Times New Roman"/>
        </w:rPr>
        <w:t>1.</w:t>
      </w:r>
      <w:r>
        <w:rPr>
          <w:rFonts w:cs="Times New Roman"/>
        </w:rPr>
        <w:t xml:space="preserve">1 </w:t>
      </w:r>
      <w:r w:rsidRPr="007C302C">
        <w:rPr>
          <w:rFonts w:cs="Times New Roman"/>
        </w:rPr>
        <w:t xml:space="preserve">Introduction </w:t>
      </w:r>
      <w:r>
        <w:rPr>
          <w:rFonts w:cs="Times New Roman"/>
        </w:rPr>
        <w:fldChar w:fldCharType="begin" w:fldLock="1"/>
      </w:r>
      <w:r w:rsidR="002E6780">
        <w:rPr>
          <w:rFonts w:cs="Times New Roman"/>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cs="Times New Roman"/>
        </w:rPr>
        <w:fldChar w:fldCharType="separate"/>
      </w:r>
      <w:r w:rsidR="007C2325" w:rsidRPr="007C2325">
        <w:rPr>
          <w:rFonts w:cs="Times New Roman"/>
          <w:noProof/>
        </w:rPr>
        <w:t>(Auer et al., n.d.)</w:t>
      </w:r>
      <w:r>
        <w:rPr>
          <w:rFonts w:cs="Times New Roman"/>
        </w:rPr>
        <w:fldChar w:fldCharType="end"/>
      </w:r>
    </w:p>
    <w:p w14:paraId="11CD4793" w14:textId="77777777" w:rsidR="00D06215" w:rsidRPr="004431B3" w:rsidRDefault="00D06215" w:rsidP="00D06215">
      <w:pPr>
        <w:pStyle w:val="NewNormal"/>
        <w:rPr>
          <w:rFonts w:cs="Times New Roman"/>
        </w:rPr>
      </w:pPr>
      <w:r w:rsidRPr="007C302C">
        <w:rPr>
          <w:rFonts w:cs="Times New Roman"/>
        </w:rPr>
        <w:t>The global mobile communication industry is growing rapidly. Today there are already more than 4 billion mobile phone subscribers worldwide [1], mor</w:t>
      </w:r>
      <w:bookmarkStart w:id="4" w:name="_GoBack"/>
      <w:bookmarkEnd w:id="4"/>
      <w:r w:rsidRPr="007C302C">
        <w:rPr>
          <w:rFonts w:cs="Times New Roman"/>
        </w:rPr>
        <w:t xml:space="preserve">e than half the entire population of the planet. Obviously, this growth is accompanied by an increased energy consumption of mobile networks. Global warming and heightened concerns for the environment of the planet require a special focus on the energy efficiency of these systems [2]. The EARTH1 project [3] is a concerted effort to achieve this goal and as part of its objectives, a holistic framework is developed to evaluate and compare the energy efficiency of several design approaches of wireless cellular communication networks. For the quantification of energy savings in wireless networks, the power consumption of the entire system needs to be captured and an appropriate energy efficiency evaluation framework (E3F) is to be defined. The EARTH E3F presented in Section 1.2 provides the key levers to facilitate the assessment of the overall energy efficiency of cellular networks over a whole country. The E3F primarily builds on well-established methodology for radio network performance evaluation developed in 3GPP; the most important addendums, introduced in Sections 1.3 and 1.4, are to add a sophisticated power model of the base stations 1 EU funded research project EARTH (Energy Aware Radio and neTwork tecHnologies), FP7- ICT-2009-4-247733-EARTH, Jan. 2010 to June 2012. https://www.ict-earth.eu 1 2 Chapter 1. How Much Energy is Needed to Run a Wireless Network? Global Metric (long term, large scale) Large scale area &amp; Long term traffic load Metric (short term scenario specific) S ll l (short term, scenario specific) system SmallͲscale, shortͲterm system level evaluations BS power P model Pin performance evaluations mobile channel P model out mobile Figure 1.1 EARTH Energy efficiency evaluation framework (E3F). (BSs) as well as a large-scale long-term traffic model extension to existing 3GPP traffic scenarios. Then, using the metrics defined in Section 1.5, in Section 1.6 the E 3F is applied in order to provide an assessment of the BS energy efficiency </w:t>
      </w:r>
      <w:r w:rsidRPr="007C302C">
        <w:rPr>
          <w:rFonts w:cs="Times New Roman"/>
        </w:rPr>
        <w:lastRenderedPageBreak/>
        <w:t>of a 3GPP LTE network deployed within an average European country. The energy efficiency of LTE is compared to that of already deployed networks is discussed in Section 1.7, and targets for the energy efficiency of future wireless networks are given.</w:t>
      </w:r>
    </w:p>
    <w:p w14:paraId="0B3F7AB8" w14:textId="77777777" w:rsidR="00D06215" w:rsidRPr="004431B3" w:rsidRDefault="00D06215" w:rsidP="00D06215">
      <w:pPr>
        <w:pStyle w:val="NewNormal"/>
        <w:rPr>
          <w:rFonts w:cs="Times New Roman"/>
        </w:rPr>
      </w:pPr>
    </w:p>
    <w:p w14:paraId="1D538DAF" w14:textId="77777777" w:rsidR="00D06215" w:rsidRPr="003D60D0" w:rsidRDefault="00D06215" w:rsidP="00D06215">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sidR="002E6780">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007C2325"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296F25D4"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80AF2C9"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4710C869"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14:paraId="69E5313E"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a micro node in EARTH corresponds to a pico node here.</w:t>
      </w:r>
    </w:p>
    <w:p w14:paraId="189F1435"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29D6F25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361B0F0D"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71D48B4"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497AF935"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0DB73B9A"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49763226"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14:paraId="566EC647"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72B96FE6"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4F06D027"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536C3CE9"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7A69A130" w14:textId="77777777" w:rsidR="00D06215" w:rsidRPr="003D60D0" w:rsidRDefault="00D06215" w:rsidP="00D06215">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59B9E1" w14:textId="77777777" w:rsidR="00D06215" w:rsidRPr="003D60D0" w:rsidRDefault="00D06215" w:rsidP="00D06215">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2A3CC7ED" w14:textId="77777777" w:rsidR="00D06215" w:rsidRPr="003D60D0" w:rsidRDefault="00D06215" w:rsidP="00D06215">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14:paraId="78CEAB1B"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2B872D1C"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7BDA6036"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03A9FE0B"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14:paraId="2B839A61"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72C63F6C" w14:textId="77777777" w:rsidR="00D06215" w:rsidRPr="00391812" w:rsidRDefault="00D06215" w:rsidP="00D06215">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14:paraId="3A7BF750" w14:textId="77777777" w:rsidR="00D06215" w:rsidRPr="00391812" w:rsidRDefault="00D06215" w:rsidP="00D06215">
      <w:pPr>
        <w:rPr>
          <w:rFonts w:ascii="NimbusRomNo9L-Regu" w:eastAsia="NimbusRomNo9L-Regu" w:hAnsi="NimbusRomNo9L-ReguItal" w:cs="NimbusRomNo9L-Regu"/>
          <w:sz w:val="20"/>
          <w:szCs w:val="20"/>
        </w:rPr>
      </w:pPr>
    </w:p>
    <w:p w14:paraId="40CB934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sidR="002E6780">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007C2325"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5CDCDA4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FAE184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4E630C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DE981E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422A604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6EBB5A7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248A00D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s no data nor signalling transmission to perform, as shown</w:t>
      </w:r>
    </w:p>
    <w:p w14:paraId="5D4FE75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5D6AD24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611567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422FE6C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2B64E2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66E19F96"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78B420C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315A194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14:paraId="6887BDD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A8A91C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14:paraId="71088E9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7052E8E8"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37BDF30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0D206EC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0462348"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0DC43EF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14:paraId="3CB0AAA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60908EF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14:paraId="24CA0EB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76A48DE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1E3B812"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lastRenderedPageBreak/>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38196162"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40B9B415"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2F3E6E69"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91E7163"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6FF0A220"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7D88AA8B" w14:textId="77777777" w:rsidR="00D06215" w:rsidRPr="00391812" w:rsidRDefault="00D06215" w:rsidP="00D06215">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7F039FB0" w14:textId="77777777" w:rsidR="00D06215" w:rsidRPr="00803D03" w:rsidRDefault="00D06215" w:rsidP="00D06215">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4912134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5579893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3292E73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48BC0A3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70E0711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6D5E5C8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5810D8F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196197C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5007E79C"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5A4D285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D121F5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1B496F9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6B4A36D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19279BAC"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14:paraId="1F8BD1CE" w14:textId="77777777" w:rsidR="00D06215" w:rsidRPr="00803D03" w:rsidRDefault="00D06215" w:rsidP="00D06215">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51FC87C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5FF1C31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8D7505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57319F1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25B07FB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7F201A7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0DA5488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18DBA36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D1984A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1702143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45CF5CC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3F25FD8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2F7B09D8"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traffic generated by means of regular small packets, e.g. social</w:t>
      </w:r>
    </w:p>
    <w:p w14:paraId="1E355DF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0063876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054F5C9C"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14:paraId="50A0716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362ACB5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22C7197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4B292D7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05C3224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2A05C52C"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educes its power consumption only between two CRS</w:t>
      </w:r>
    </w:p>
    <w:p w14:paraId="3A69ED3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CBF4F9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225C6B08"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14:paraId="4E82E75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0EF137B1" w14:textId="77777777" w:rsidR="00D06215" w:rsidRPr="00803D03" w:rsidRDefault="00D06215" w:rsidP="00D06215">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56F2414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14:paraId="26BF925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E5EFBD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3CF10D5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14:paraId="0699F4C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5B509A9C" w14:textId="77777777" w:rsidR="00D06215" w:rsidRPr="00391812" w:rsidRDefault="00D06215" w:rsidP="00D06215">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3E483979" w14:textId="77777777" w:rsidR="00D06215" w:rsidRPr="00391812" w:rsidRDefault="00D06215" w:rsidP="00D06215">
      <w:pPr>
        <w:rPr>
          <w:rFonts w:ascii="NimbusRomNo9L-Regu" w:eastAsia="NimbusRomNo9L-Regu" w:cs="NimbusRomNo9L-Regu"/>
          <w:sz w:val="20"/>
          <w:szCs w:val="20"/>
        </w:rPr>
      </w:pPr>
    </w:p>
    <w:p w14:paraId="73D1B8E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14:paraId="4FAEC5D0"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14:paraId="7EE7A56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14:paraId="17C0A53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548F690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14:paraId="1CBD0BE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1B7E9F5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3B4BC0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Several implementations of the pico node sleep mode are</w:t>
      </w:r>
    </w:p>
    <w:p w14:paraId="279F35E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21E4EB4A"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14:paraId="66234B13"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14:paraId="730405E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14:paraId="7C6314E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14:paraId="0025E5B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48EA8AC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68DBB4D6"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14:paraId="4FB5603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7C38FC16"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14:paraId="312BDD9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7AE0BE99"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14:paraId="1AFCDE2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14:paraId="71E27D3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18EA9008"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14:paraId="79A44FD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2F98734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068C3CCC"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14:paraId="4D05203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58B0FFF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14:paraId="1957C25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56C6DB1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25CF111D"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13D05BA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3B57FE0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39B8A0B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14:paraId="7AFA6E55"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7467BB9F"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4A95AFA2"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14:paraId="6B7FB0D7"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located in the macro sector where the load is increasing. After</w:t>
      </w:r>
    </w:p>
    <w:p w14:paraId="1CB023E4"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14:paraId="2C5D9801"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1D9D1E5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14:paraId="2FA2412E"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14:paraId="7EAB5D6B" w14:textId="77777777" w:rsidR="00D06215" w:rsidRPr="00803D03" w:rsidRDefault="00D06215" w:rsidP="00D06215">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0F2BDEAA" w14:textId="77777777" w:rsidR="00D06215" w:rsidRDefault="00D06215" w:rsidP="00D06215">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14:paraId="2109DEED" w14:textId="77777777" w:rsidR="00957FDF" w:rsidRDefault="00957FDF" w:rsidP="00957FDF">
      <w:pPr>
        <w:pStyle w:val="NewNormal"/>
        <w:numPr>
          <w:ilvl w:val="1"/>
          <w:numId w:val="26"/>
        </w:numPr>
        <w:rPr>
          <w:rFonts w:cs="Times New Roman"/>
        </w:rPr>
      </w:pPr>
      <w:r>
        <w:rPr>
          <w:rFonts w:cs="Times New Roman"/>
        </w:rPr>
        <w:t>Previous Work</w:t>
      </w:r>
      <w:r w:rsidR="00C534E6">
        <w:rPr>
          <w:rFonts w:cs="Times New Roman"/>
        </w:rPr>
        <w:t xml:space="preserve"> by Henrik Forssell</w:t>
      </w:r>
    </w:p>
    <w:p w14:paraId="12B9E24C"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The Energy Aware Radio and netWork tecHnologies (EARTH) project was during</w:t>
      </w:r>
    </w:p>
    <w:p w14:paraId="002B39EE"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the years 2010-2012 investigating the energy efficiency of mobile communication</w:t>
      </w:r>
    </w:p>
    <w:p w14:paraId="155A1B68"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ystems. The project was documented in a series of deliverables which,</w:t>
      </w:r>
    </w:p>
    <w:p w14:paraId="3CDA243F"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together with more information about the project can be found on the on the</w:t>
      </w:r>
    </w:p>
    <w:p w14:paraId="17AD6754"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web-site [1]. There they state that: “The goal of the project was to address the global environmental challenge</w:t>
      </w:r>
    </w:p>
    <w:p w14:paraId="7261B06B"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by investigating and proposing effective mechanisms to drastically reduce energy</w:t>
      </w:r>
    </w:p>
    <w:p w14:paraId="28B9EDD6"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wastage and improve energy efficiency of mobile broadband communication</w:t>
      </w:r>
    </w:p>
    <w:p w14:paraId="7FE5F30B"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ystems, without compromising users perceived quality of service and system</w:t>
      </w:r>
    </w:p>
    <w:p w14:paraId="33A9F81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capacity.”</w:t>
      </w:r>
    </w:p>
    <w:p w14:paraId="1A9E5C73"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As a part of the EARTH project, mathematical models for the power consumption</w:t>
      </w:r>
    </w:p>
    <w:p w14:paraId="484D6B1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of various BS types were developed. These power models were used in</w:t>
      </w:r>
    </w:p>
    <w:p w14:paraId="5D1122FF"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imulations so as to be able to study the energy consumption at network level.</w:t>
      </w:r>
    </w:p>
    <w:p w14:paraId="757876D6"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everal types of deployment areas, e.g.rural, suburban, urban and dense urban</w:t>
      </w:r>
    </w:p>
    <w:p w14:paraId="2973E6A8"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were considered.</w:t>
      </w:r>
    </w:p>
    <w:p w14:paraId="5E6478B2"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Linear power models for BSs is widely used for simulation studies of energy</w:t>
      </w:r>
    </w:p>
    <w:p w14:paraId="4F77314F"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efficiency and energy savings. In [9] the energy consumption of HetNets consisting</w:t>
      </w:r>
    </w:p>
    <w:p w14:paraId="2AAB8C13"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of macro and pico BSs are studied. Linear power models from the EARTH</w:t>
      </w:r>
    </w:p>
    <w:p w14:paraId="12298FB8"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project are used in a generic 3rd generation partnership project (3GPP) simulation</w:t>
      </w:r>
    </w:p>
    <w:p w14:paraId="5F7B3F03"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cenario were pico nodes are placed randomly within 100 m from each macro</w:t>
      </w:r>
    </w:p>
    <w:p w14:paraId="162D46A3"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BS. Furthermore, in [16], the energy performance of LTE HetNets is studied in</w:t>
      </w:r>
    </w:p>
    <w:p w14:paraId="61FB87F2"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lastRenderedPageBreak/>
        <w:t>relation to the user experience by utilizing linear power models, again with a</w:t>
      </w:r>
    </w:p>
    <w:p w14:paraId="099B399E"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3GPP simulation scenario.</w:t>
      </w:r>
    </w:p>
    <w:p w14:paraId="22FE08B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In [18], different approaches to densifying urban networks are studied. Their</w:t>
      </w:r>
    </w:p>
    <w:p w14:paraId="06A01AD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imulation results show that indoor deployment of small cells is more energy efficient</w:t>
      </w:r>
    </w:p>
    <w:p w14:paraId="47314CFE"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than densifying the macro deployment. The simulation scenario considered</w:t>
      </w:r>
    </w:p>
    <w:p w14:paraId="4963854A"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is a uniform “Manhattan-type city model”.</w:t>
      </w:r>
    </w:p>
    <w:p w14:paraId="09FD39A2"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DTX as an energy saving technique is proposed in [4] and the potential</w:t>
      </w:r>
    </w:p>
    <w:p w14:paraId="5298B5D8"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energy savings is studied in [3, 12, 7]. In [12] a DTX enabled macro deployment</w:t>
      </w:r>
    </w:p>
    <w:p w14:paraId="47850FF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in a metropolitan area is studied through simulations.</w:t>
      </w:r>
    </w:p>
    <w:p w14:paraId="56C13650"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The main contribution from this study is an assessment of the energy saving</w:t>
      </w:r>
    </w:p>
    <w:p w14:paraId="4D4D89E2"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potential from the combination of short term DTX sleep and longer sleep modes</w:t>
      </w:r>
    </w:p>
    <w:p w14:paraId="32AF6F61"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specifically in the small cell BSs. Furthermore, the studied simulation scenario</w:t>
      </w:r>
    </w:p>
    <w:p w14:paraId="0F50B2A2"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is more specific and detailed than the previous work we know of, considering</w:t>
      </w:r>
    </w:p>
    <w:p w14:paraId="25E1B4E3"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a city with real buildings and realistic small cell deployment. The realistic 3D</w:t>
      </w:r>
    </w:p>
    <w:p w14:paraId="5EE53F9B"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environment and specific site deployment in the simulator allows for ray-tracing</w:t>
      </w:r>
    </w:p>
    <w:p w14:paraId="1BC600AB" w14:textId="77777777" w:rsidR="001C66C5" w:rsidRPr="001C66C5" w:rsidRDefault="001C66C5" w:rsidP="001C66C5">
      <w:pPr>
        <w:autoSpaceDE w:val="0"/>
        <w:autoSpaceDN w:val="0"/>
        <w:adjustRightInd w:val="0"/>
        <w:spacing w:after="0" w:line="240" w:lineRule="auto"/>
        <w:rPr>
          <w:rFonts w:ascii="LMRoman10-Regular" w:hAnsi="LMRoman10-Regular" w:cs="LMRoman10-Regular"/>
          <w:sz w:val="20"/>
          <w:szCs w:val="20"/>
        </w:rPr>
      </w:pPr>
      <w:r w:rsidRPr="001C66C5">
        <w:rPr>
          <w:rFonts w:ascii="LMRoman10-Regular" w:hAnsi="LMRoman10-Regular" w:cs="LMRoman10-Regular"/>
          <w:sz w:val="20"/>
          <w:szCs w:val="20"/>
        </w:rPr>
        <w:t>propagation models that is more accurate than sta</w:t>
      </w:r>
      <w:r>
        <w:rPr>
          <w:rFonts w:ascii="LMRoman10-Regular" w:hAnsi="LMRoman10-Regular" w:cs="LMRoman10-Regular"/>
          <w:sz w:val="20"/>
          <w:szCs w:val="20"/>
        </w:rPr>
        <w:t xml:space="preserve">tistical models used in generic </w:t>
      </w:r>
      <w:r w:rsidRPr="001C66C5">
        <w:rPr>
          <w:rFonts w:ascii="LMRoman10-Regular" w:hAnsi="LMRoman10-Regular" w:cs="LMRoman10-Regular"/>
          <w:sz w:val="20"/>
          <w:szCs w:val="20"/>
        </w:rPr>
        <w:t>scenarios with random deployment.</w:t>
      </w:r>
    </w:p>
    <w:p w14:paraId="16144E0E" w14:textId="77777777" w:rsidR="00957FDF" w:rsidRDefault="00957FDF" w:rsidP="00957FDF">
      <w:pPr>
        <w:pStyle w:val="NewNormal"/>
        <w:ind w:left="717" w:firstLine="0"/>
        <w:rPr>
          <w:rFonts w:cs="Times New Roman"/>
        </w:rPr>
      </w:pPr>
    </w:p>
    <w:p w14:paraId="24032FD3" w14:textId="77777777" w:rsidR="00957FDF" w:rsidRDefault="00957FDF" w:rsidP="00957FDF">
      <w:pPr>
        <w:pStyle w:val="NewNormal"/>
        <w:ind w:left="357" w:firstLine="0"/>
        <w:rPr>
          <w:rFonts w:cs="Times New Roman"/>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With the outset of 5G, many cities will be deployed with indoor cells, pico,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As in South Korea vendors like SKT have bought 28 GHz band for their frequency spectrum, this will be impenetrable to the buildings from outside so for base coverage indoor we would need micro, pico and radio dots and other indoor deployments at 3 GHz.</w:t>
      </w:r>
    </w:p>
    <w:p w14:paraId="1E38F6C3" w14:textId="77777777" w:rsidR="00EC0D30" w:rsidRDefault="00F14C93" w:rsidP="00EC0D30">
      <w:pPr>
        <w:pStyle w:val="NewNormal"/>
        <w:ind w:firstLine="0"/>
        <w:rPr>
          <w:rFonts w:cs="Times New Roman"/>
        </w:rPr>
      </w:pPr>
      <w:r>
        <w:rPr>
          <w:rFonts w:cs="Times New Roman"/>
        </w:rPr>
        <w:t>5G is going to be like HetN</w:t>
      </w:r>
      <w:r w:rsidR="00EC0D30">
        <w:rPr>
          <w:rFonts w:cs="Times New Roman"/>
        </w:rPr>
        <w:t>ets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lastRenderedPageBreak/>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77777777" w:rsidR="00D92899" w:rsidRDefault="007C655F" w:rsidP="007948E6">
      <w:pPr>
        <w:pStyle w:val="NewHeading1"/>
      </w:pPr>
      <w:r>
        <w:lastRenderedPageBreak/>
        <w:t xml:space="preserve">Theory </w:t>
      </w:r>
    </w:p>
    <w:p w14:paraId="7A157465" w14:textId="77777777" w:rsidR="007C655F" w:rsidRDefault="007C655F" w:rsidP="007C655F">
      <w:pPr>
        <w:pStyle w:val="NewNormal"/>
        <w:rPr>
          <w:lang w:eastAsia="sv-SE"/>
        </w:rPr>
      </w:pPr>
      <w:r>
        <w:rPr>
          <w:lang w:eastAsia="sv-SE"/>
        </w:rPr>
        <w:t>2.1 Macro Cells</w:t>
      </w:r>
    </w:p>
    <w:p w14:paraId="241F4339" w14:textId="77777777" w:rsidR="007C655F" w:rsidRDefault="007C655F" w:rsidP="007C655F">
      <w:pPr>
        <w:pStyle w:val="NewNormal"/>
        <w:rPr>
          <w:lang w:eastAsia="sv-SE"/>
        </w:rPr>
      </w:pPr>
      <w:r>
        <w:rPr>
          <w:lang w:eastAsia="sv-SE"/>
        </w:rPr>
        <w:t>2.2 Pico Cells</w:t>
      </w:r>
    </w:p>
    <w:p w14:paraId="5E62B759" w14:textId="77777777" w:rsidR="007C655F" w:rsidRDefault="007C655F" w:rsidP="007C655F">
      <w:pPr>
        <w:pStyle w:val="NewNormal"/>
        <w:rPr>
          <w:lang w:eastAsia="sv-SE"/>
        </w:rPr>
      </w:pPr>
      <w:r>
        <w:rPr>
          <w:lang w:eastAsia="sv-SE"/>
        </w:rPr>
        <w:t>2.3 LTE Transmission Technique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lastRenderedPageBreak/>
        <w:t xml:space="preserve">Power Model </w:t>
      </w:r>
    </w:p>
    <w:p w14:paraId="5DE4B74D" w14:textId="77777777" w:rsidR="008C4D1F" w:rsidRDefault="007C655F" w:rsidP="00CE33CE">
      <w:pPr>
        <w:pStyle w:val="NewHeading2"/>
      </w:pPr>
      <w:r>
        <w:t>EARTH Power Model</w:t>
      </w:r>
    </w:p>
    <w:p w14:paraId="2A58F332" w14:textId="77777777" w:rsidR="00D06215" w:rsidRDefault="00D06215" w:rsidP="00D06215">
      <w:pPr>
        <w:pStyle w:val="NewNormal"/>
        <w:rPr>
          <w:lang w:eastAsia="sv-SE"/>
        </w:rPr>
      </w:pPr>
      <w:r>
        <w:rPr>
          <w:lang w:eastAsia="sv-SE"/>
        </w:rPr>
        <w:t xml:space="preserve">Power Model </w:t>
      </w:r>
      <w:r>
        <w:rPr>
          <w:lang w:eastAsia="sv-SE"/>
        </w:rPr>
        <w:fldChar w:fldCharType="begin" w:fldLock="1"/>
      </w:r>
      <w:r w:rsidR="002E6780">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lang w:eastAsia="sv-SE"/>
        </w:rPr>
        <w:fldChar w:fldCharType="separate"/>
      </w:r>
      <w:r w:rsidR="007C2325" w:rsidRPr="007C2325">
        <w:rPr>
          <w:noProof/>
          <w:lang w:eastAsia="sv-SE"/>
        </w:rPr>
        <w:t>(Auer et al., n.d.)</w:t>
      </w:r>
      <w:r>
        <w:rPr>
          <w:lang w:eastAsia="sv-SE"/>
        </w:rPr>
        <w:fldChar w:fldCharType="end"/>
      </w:r>
    </w:p>
    <w:p w14:paraId="3176800F" w14:textId="77777777" w:rsidR="00D06215" w:rsidRDefault="00D06215" w:rsidP="00D06215">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14:paraId="2A1B9073" w14:textId="77777777" w:rsidR="00D06215" w:rsidRDefault="00D06215" w:rsidP="00D06215">
      <w:pPr>
        <w:pStyle w:val="NewNormal"/>
      </w:pPr>
      <w:r>
        <w:t xml:space="preserve">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w:t>
      </w:r>
      <w:r>
        <w:lastRenderedPageBreak/>
        <w:t>a smaller percentage of the power breakdown, allowing for a higher operating back-off. The Small-Signal RF 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14:paraId="7E814CD0" w14:textId="77777777" w:rsidR="00D06215" w:rsidRDefault="00D06215" w:rsidP="00D06215">
      <w:pPr>
        <w:pStyle w:val="NewNormal"/>
        <w:rPr>
          <w:lang w:eastAsia="sv-SE"/>
        </w:rPr>
      </w:pPr>
      <w:r>
        <w:t xml:space="preserve">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w:t>
      </w:r>
      <w:r>
        <w:lastRenderedPageBreak/>
        <w:t>proportionally with the number of transceiver chains NTRX, the breakdown 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Mohd. Usman </w:t>
      </w:r>
    </w:p>
    <w:p w14:paraId="1695FFB0" w14:textId="77777777" w:rsidR="009014DD" w:rsidRPr="009014DD" w:rsidRDefault="009014DD" w:rsidP="009014DD">
      <w:pPr>
        <w:pStyle w:val="NewNormal"/>
      </w:pPr>
      <w:r>
        <w:t xml:space="preserve">D. Power Consumption Model In our power consumption analysis of different heterogeneous deployment strategies, we have used the power consumption model proposed in [2]. Here, power consumption of a base station is modeled as a linear function of average radiated power per site as below: Pi = L.(aiPtx + bi) (6) where Pi and Ptx denote the average consumed power per base station and radiated power respectively. The coefficient ai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w:t>
      </w:r>
      <w:r>
        <w:lastRenderedPageBreak/>
        <w:t xml:space="preserve">the network is fully loaded, L is equal to one, i.e., each base station has at least one mobile requesting data with all resources allocated. TABLE I POWER CONSUMPTION PARAMETERS Base Station Type ai bi Macro 21.45 354.44 Micro 7.84 71.50 Pico 5.5 38 WLAN 3.2 10.2 1000 1500 2000 2500 3000 3500 4000 0 500 1000 1500 2000 2500 3000 3500 Distance (m) Area Power Consumption (Watt/km2 ) macro macro + 3 macro macro + 5 macro macro + 3 micro macro + 5 micro macro + 3 pico macro + 5 pico macro + 3 wlan macro + 5 wlan (a) Area power consumption as a function of intersite distance 1000 1500 2000 2500 3000 3500 4000 0 0.5 1 1.5 2 2.5 3 3.5 4 4.5 5 Distance (m) Area Spectral Efficiency (bits/s/Hz/km2 ) macro macro + 3 macro macro + 5 macro macro + 3 micro macro + 5 micro macro + 3 pico macro + 5 pico macro + 3 wlan macro + 5 wlan (b) Area spectral efficiency as a function of intersit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pico base stations and WLAN, the parameters are chosen as in Table I. Total power consumption of each heterogeneous network, P, is calculated as follow: P = $m i NiPi (7) where m is the number of base station types in the network, Ni is the number of i. type of base station and Pi is the power consumption of that base station which is calculated via (6). To be able to make a fair comparison, area power consumption is used as a performance measure which is given by 710 P = P A = %m i NiPi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77777777" w:rsidR="00804EDB" w:rsidRPr="004431B3" w:rsidRDefault="00D06215" w:rsidP="007948E6">
      <w:pPr>
        <w:pStyle w:val="NewHeading1"/>
      </w:pPr>
      <w:r>
        <w:t>Simulation setup</w:t>
      </w:r>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insid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lastRenderedPageBreak/>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77777777" w:rsidR="00756AC4" w:rsidRPr="00D06215" w:rsidRDefault="00D06215" w:rsidP="00D06215">
      <w:pPr>
        <w:pStyle w:val="NewHeading1"/>
      </w:pPr>
      <w:r>
        <w:t>Conclusion</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lastRenderedPageBreak/>
        <w:t>References</w:t>
      </w:r>
      <w:bookmarkEnd w:id="16"/>
      <w:bookmarkEnd w:id="17"/>
      <w:bookmarkEnd w:id="18"/>
    </w:p>
    <w:p w14:paraId="00E12E4A" w14:textId="5573FC0B" w:rsidR="006157D8" w:rsidRPr="006157D8" w:rsidRDefault="005E312D" w:rsidP="006157D8">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instrText xml:space="preserve">ADDIN Mendeley Bibliography CSL_BIBLIOGRAPHY </w:instrText>
      </w:r>
      <w:r>
        <w:fldChar w:fldCharType="separate"/>
      </w:r>
      <w:r w:rsidR="006157D8" w:rsidRPr="006157D8">
        <w:rPr>
          <w:rFonts w:ascii="Times New Roman" w:hAnsi="Times New Roman" w:cs="Times New Roman"/>
          <w:noProof/>
          <w:sz w:val="32"/>
          <w:szCs w:val="24"/>
        </w:rPr>
        <w:t xml:space="preserve">Abdulkafi, A. A., Tiong, S. K., Chieng, D., Ting, A., Ghaleb, A. M., &amp; Koh, J. (2013). Modeling of Energy Efficiency in Heterogeneous Network. </w:t>
      </w:r>
      <w:r w:rsidR="006157D8" w:rsidRPr="006157D8">
        <w:rPr>
          <w:rFonts w:ascii="Times New Roman" w:hAnsi="Times New Roman" w:cs="Times New Roman"/>
          <w:i/>
          <w:iCs/>
          <w:noProof/>
          <w:sz w:val="32"/>
          <w:szCs w:val="24"/>
        </w:rPr>
        <w:t>Engineering and Technology</w:t>
      </w:r>
      <w:r w:rsidR="006157D8" w:rsidRPr="006157D8">
        <w:rPr>
          <w:rFonts w:ascii="Times New Roman" w:hAnsi="Times New Roman" w:cs="Times New Roman"/>
          <w:noProof/>
          <w:sz w:val="32"/>
          <w:szCs w:val="24"/>
        </w:rPr>
        <w:t xml:space="preserve">, </w:t>
      </w:r>
      <w:r w:rsidR="006157D8" w:rsidRPr="006157D8">
        <w:rPr>
          <w:rFonts w:ascii="Times New Roman" w:hAnsi="Times New Roman" w:cs="Times New Roman"/>
          <w:i/>
          <w:iCs/>
          <w:noProof/>
          <w:sz w:val="32"/>
          <w:szCs w:val="24"/>
        </w:rPr>
        <w:t>6</w:t>
      </w:r>
      <w:r w:rsidR="006157D8" w:rsidRPr="006157D8">
        <w:rPr>
          <w:rFonts w:ascii="Times New Roman" w:hAnsi="Times New Roman" w:cs="Times New Roman"/>
          <w:noProof/>
          <w:sz w:val="32"/>
          <w:szCs w:val="24"/>
        </w:rPr>
        <w:t>(17), 3193–3201.</w:t>
      </w:r>
    </w:p>
    <w:p w14:paraId="59B98BE5" w14:textId="77777777" w:rsidR="006157D8" w:rsidRPr="006157D8" w:rsidRDefault="006157D8" w:rsidP="006157D8">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6157D8">
        <w:rPr>
          <w:rFonts w:ascii="Times New Roman" w:hAnsi="Times New Roman" w:cs="Times New Roman"/>
          <w:noProof/>
          <w:sz w:val="32"/>
          <w:szCs w:val="24"/>
        </w:rPr>
        <w:t>Auer, G., Giannini, V., Gódor, I., Olsson, M., Ali Imran, M., Sabella, D., … Desset, C. (n.d.). How Much Energy is Needed to Run a Wireless Network ?</w:t>
      </w:r>
    </w:p>
    <w:p w14:paraId="3E38C72E" w14:textId="77777777" w:rsidR="006157D8" w:rsidRPr="006157D8" w:rsidRDefault="006157D8" w:rsidP="006157D8">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6157D8">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233DFFBD" w14:textId="77777777" w:rsidR="006157D8" w:rsidRPr="006157D8" w:rsidRDefault="006157D8" w:rsidP="006157D8">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6157D8">
        <w:rPr>
          <w:rFonts w:ascii="Times New Roman" w:hAnsi="Times New Roman" w:cs="Times New Roman"/>
          <w:noProof/>
          <w:sz w:val="32"/>
          <w:szCs w:val="24"/>
        </w:rPr>
        <w:t xml:space="preserve">Falconetti, L., Frenger, P., Kallin, H., &amp; Rimhagen, T. (2012). Energy efficiency in heterogeneous networks. </w:t>
      </w:r>
      <w:r w:rsidRPr="006157D8">
        <w:rPr>
          <w:rFonts w:ascii="Times New Roman" w:hAnsi="Times New Roman" w:cs="Times New Roman"/>
          <w:i/>
          <w:iCs/>
          <w:noProof/>
          <w:sz w:val="32"/>
          <w:szCs w:val="24"/>
        </w:rPr>
        <w:t>Online Conference on Green Communications (GreenCom), 2012 IEEE</w:t>
      </w:r>
      <w:r w:rsidRPr="006157D8">
        <w:rPr>
          <w:rFonts w:ascii="Times New Roman" w:hAnsi="Times New Roman" w:cs="Times New Roman"/>
          <w:noProof/>
          <w:sz w:val="32"/>
          <w:szCs w:val="24"/>
        </w:rPr>
        <w:t>, 98–103. https://doi.org/10.1109/GreenCom.2012.6519623</w:t>
      </w:r>
    </w:p>
    <w:p w14:paraId="1C88A8D7" w14:textId="77777777" w:rsidR="006157D8" w:rsidRPr="006157D8" w:rsidRDefault="006157D8" w:rsidP="006157D8">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6157D8">
        <w:rPr>
          <w:rFonts w:ascii="Times New Roman" w:hAnsi="Times New Roman" w:cs="Times New Roman"/>
          <w:noProof/>
          <w:sz w:val="32"/>
          <w:szCs w:val="24"/>
        </w:rPr>
        <w:t>Fehske, A. J., Richter, F., &amp; Fettweis, G. P. (n.d.). Energy Efficiency Improvements through Micro Sites in Cellular Mobile Radio Networks.</w:t>
      </w:r>
    </w:p>
    <w:p w14:paraId="41C1F5E7" w14:textId="77777777" w:rsidR="006157D8" w:rsidRPr="006157D8" w:rsidRDefault="006157D8" w:rsidP="006157D8">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6157D8">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6157D8">
        <w:rPr>
          <w:rFonts w:ascii="Times New Roman" w:hAnsi="Times New Roman" w:cs="Times New Roman"/>
          <w:i/>
          <w:iCs/>
          <w:noProof/>
          <w:sz w:val="32"/>
          <w:szCs w:val="24"/>
        </w:rPr>
        <w:t>IEEE Communications Magazine</w:t>
      </w:r>
      <w:r w:rsidRPr="006157D8">
        <w:rPr>
          <w:rFonts w:ascii="Times New Roman" w:hAnsi="Times New Roman" w:cs="Times New Roman"/>
          <w:noProof/>
          <w:sz w:val="32"/>
          <w:szCs w:val="24"/>
        </w:rPr>
        <w:t xml:space="preserve">, </w:t>
      </w:r>
      <w:r w:rsidRPr="006157D8">
        <w:rPr>
          <w:rFonts w:ascii="Times New Roman" w:hAnsi="Times New Roman" w:cs="Times New Roman"/>
          <w:i/>
          <w:iCs/>
          <w:noProof/>
          <w:sz w:val="32"/>
          <w:szCs w:val="24"/>
        </w:rPr>
        <w:t>49</w:t>
      </w:r>
      <w:r w:rsidRPr="006157D8">
        <w:rPr>
          <w:rFonts w:ascii="Times New Roman" w:hAnsi="Times New Roman" w:cs="Times New Roman"/>
          <w:noProof/>
          <w:sz w:val="32"/>
          <w:szCs w:val="24"/>
        </w:rPr>
        <w:t>(6), 46–54. https://doi.org/10.1109/MCOM.2011.5783984</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p>
    <w:sectPr w:rsidR="00FD5B3B" w:rsidRPr="004431B3" w:rsidSect="00744EF9">
      <w:footerReference w:type="default" r:id="rId10"/>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C184" w14:textId="77777777" w:rsidR="007D08C9" w:rsidRDefault="007D08C9" w:rsidP="004C4A88">
      <w:pPr>
        <w:spacing w:after="0" w:line="240" w:lineRule="auto"/>
      </w:pPr>
      <w:r>
        <w:separator/>
      </w:r>
    </w:p>
    <w:p w14:paraId="6C31B918" w14:textId="77777777" w:rsidR="007D08C9" w:rsidRDefault="007D08C9"/>
  </w:endnote>
  <w:endnote w:type="continuationSeparator" w:id="0">
    <w:p w14:paraId="4A96CD3F" w14:textId="77777777" w:rsidR="007D08C9" w:rsidRDefault="007D08C9" w:rsidP="004C4A88">
      <w:pPr>
        <w:spacing w:after="0" w:line="240" w:lineRule="auto"/>
      </w:pPr>
      <w:r>
        <w:continuationSeparator/>
      </w:r>
    </w:p>
    <w:p w14:paraId="164CC9B9" w14:textId="77777777" w:rsidR="007D08C9" w:rsidRDefault="007D0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LMRoman10-Regula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5102C9C3" w:rsidR="00424CA0" w:rsidRDefault="00424CA0">
        <w:pPr>
          <w:pStyle w:val="Footer"/>
          <w:jc w:val="center"/>
        </w:pPr>
        <w:r>
          <w:fldChar w:fldCharType="begin"/>
        </w:r>
        <w:r>
          <w:instrText xml:space="preserve"> PAGE   \* MERGEFORMAT </w:instrText>
        </w:r>
        <w:r>
          <w:fldChar w:fldCharType="separate"/>
        </w:r>
        <w:r w:rsidR="00EB1D0C">
          <w:rPr>
            <w:noProof/>
          </w:rPr>
          <w:t>11</w:t>
        </w:r>
        <w:r>
          <w:rPr>
            <w:noProof/>
          </w:rPr>
          <w:fldChar w:fldCharType="end"/>
        </w:r>
      </w:p>
    </w:sdtContent>
  </w:sdt>
  <w:p w14:paraId="31BAECAF" w14:textId="77777777" w:rsidR="00424CA0" w:rsidRDefault="00424CA0">
    <w:pPr>
      <w:pStyle w:val="Footer"/>
    </w:pPr>
  </w:p>
  <w:p w14:paraId="6B16B7E2" w14:textId="77777777" w:rsidR="00424CA0" w:rsidRDefault="00424C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94FC9" w14:textId="77777777" w:rsidR="007D08C9" w:rsidRDefault="007D08C9" w:rsidP="004C4A88">
      <w:pPr>
        <w:spacing w:after="0" w:line="240" w:lineRule="auto"/>
      </w:pPr>
      <w:r>
        <w:separator/>
      </w:r>
    </w:p>
    <w:p w14:paraId="5196C76E" w14:textId="77777777" w:rsidR="007D08C9" w:rsidRDefault="007D08C9"/>
  </w:footnote>
  <w:footnote w:type="continuationSeparator" w:id="0">
    <w:p w14:paraId="206DB901" w14:textId="77777777" w:rsidR="007D08C9" w:rsidRDefault="007D08C9" w:rsidP="004C4A88">
      <w:pPr>
        <w:spacing w:after="0" w:line="240" w:lineRule="auto"/>
      </w:pPr>
      <w:r>
        <w:continuationSeparator/>
      </w:r>
    </w:p>
    <w:p w14:paraId="2C5F2060" w14:textId="77777777" w:rsidR="007D08C9" w:rsidRDefault="007D08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1"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6"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9"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3"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4"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E037A2B"/>
    <w:multiLevelType w:val="multilevel"/>
    <w:tmpl w:val="EADA5BD6"/>
    <w:numStyleLink w:val="H1"/>
  </w:abstractNum>
  <w:num w:numId="1">
    <w:abstractNumId w:val="9"/>
  </w:num>
  <w:num w:numId="2">
    <w:abstractNumId w:val="25"/>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1"/>
  </w:num>
  <w:num w:numId="4">
    <w:abstractNumId w:val="2"/>
  </w:num>
  <w:num w:numId="5">
    <w:abstractNumId w:val="19"/>
  </w:num>
  <w:num w:numId="6">
    <w:abstractNumId w:val="16"/>
  </w:num>
  <w:num w:numId="7">
    <w:abstractNumId w:val="4"/>
  </w:num>
  <w:num w:numId="8">
    <w:abstractNumId w:val="23"/>
  </w:num>
  <w:num w:numId="9">
    <w:abstractNumId w:val="11"/>
  </w:num>
  <w:num w:numId="10">
    <w:abstractNumId w:val="20"/>
  </w:num>
  <w:num w:numId="11">
    <w:abstractNumId w:val="13"/>
  </w:num>
  <w:num w:numId="12">
    <w:abstractNumId w:val="8"/>
  </w:num>
  <w:num w:numId="13">
    <w:abstractNumId w:val="3"/>
  </w:num>
  <w:num w:numId="14">
    <w:abstractNumId w:val="15"/>
  </w:num>
  <w:num w:numId="15">
    <w:abstractNumId w:val="18"/>
  </w:num>
  <w:num w:numId="16">
    <w:abstractNumId w:val="0"/>
  </w:num>
  <w:num w:numId="17">
    <w:abstractNumId w:val="4"/>
    <w:lvlOverride w:ilvl="0">
      <w:startOverride w:val="1"/>
    </w:lvlOverride>
  </w:num>
  <w:num w:numId="18">
    <w:abstractNumId w:val="4"/>
    <w:lvlOverride w:ilvl="0">
      <w:startOverride w:val="1"/>
    </w:lvlOverride>
  </w:num>
  <w:num w:numId="19">
    <w:abstractNumId w:val="6"/>
  </w:num>
  <w:num w:numId="20">
    <w:abstractNumId w:val="5"/>
  </w:num>
  <w:num w:numId="21">
    <w:abstractNumId w:val="12"/>
  </w:num>
  <w:num w:numId="22">
    <w:abstractNumId w:val="14"/>
  </w:num>
  <w:num w:numId="23">
    <w:abstractNumId w:val="7"/>
  </w:num>
  <w:num w:numId="24">
    <w:abstractNumId w:val="1"/>
  </w:num>
  <w:num w:numId="25">
    <w:abstractNumId w:val="17"/>
  </w:num>
  <w:num w:numId="26">
    <w:abstractNumId w:val="10"/>
  </w:num>
  <w:num w:numId="27">
    <w:abstractNumId w:val="25"/>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2"/>
  </w:num>
  <w:num w:numId="29">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19FF"/>
    <w:rsid w:val="000220BB"/>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EB2"/>
    <w:rsid w:val="0004516C"/>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40EE"/>
    <w:rsid w:val="00095A21"/>
    <w:rsid w:val="0009674B"/>
    <w:rsid w:val="00096A10"/>
    <w:rsid w:val="0009783E"/>
    <w:rsid w:val="000A0D73"/>
    <w:rsid w:val="000A2621"/>
    <w:rsid w:val="000A3492"/>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1587"/>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711FC"/>
    <w:rsid w:val="0027157E"/>
    <w:rsid w:val="00272ADB"/>
    <w:rsid w:val="00274793"/>
    <w:rsid w:val="00276BC9"/>
    <w:rsid w:val="00276DCD"/>
    <w:rsid w:val="00277F1E"/>
    <w:rsid w:val="00281A60"/>
    <w:rsid w:val="00282643"/>
    <w:rsid w:val="00283CF7"/>
    <w:rsid w:val="00284627"/>
    <w:rsid w:val="00287BDF"/>
    <w:rsid w:val="00291066"/>
    <w:rsid w:val="00295BCF"/>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40580"/>
    <w:rsid w:val="003429A5"/>
    <w:rsid w:val="003436D4"/>
    <w:rsid w:val="00343D05"/>
    <w:rsid w:val="003446B0"/>
    <w:rsid w:val="00345E37"/>
    <w:rsid w:val="00347875"/>
    <w:rsid w:val="00347D5C"/>
    <w:rsid w:val="00350185"/>
    <w:rsid w:val="003509A2"/>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4A88"/>
    <w:rsid w:val="004C6B9F"/>
    <w:rsid w:val="004C6E08"/>
    <w:rsid w:val="004C7039"/>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538C"/>
    <w:rsid w:val="005E572E"/>
    <w:rsid w:val="005F122F"/>
    <w:rsid w:val="005F149E"/>
    <w:rsid w:val="005F2A5D"/>
    <w:rsid w:val="005F3585"/>
    <w:rsid w:val="005F3CDB"/>
    <w:rsid w:val="005F4ADF"/>
    <w:rsid w:val="005F5403"/>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6E"/>
    <w:rsid w:val="007D4E82"/>
    <w:rsid w:val="007D6259"/>
    <w:rsid w:val="007D7FD4"/>
    <w:rsid w:val="007E0EBD"/>
    <w:rsid w:val="007E2501"/>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30DE2"/>
    <w:rsid w:val="00A32809"/>
    <w:rsid w:val="00A333A8"/>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95"/>
    <w:rsid w:val="00B4755F"/>
    <w:rsid w:val="00B50B1A"/>
    <w:rsid w:val="00B51496"/>
    <w:rsid w:val="00B5172D"/>
    <w:rsid w:val="00B51E07"/>
    <w:rsid w:val="00B522EF"/>
    <w:rsid w:val="00B53807"/>
    <w:rsid w:val="00B541BC"/>
    <w:rsid w:val="00B5475C"/>
    <w:rsid w:val="00B5640B"/>
    <w:rsid w:val="00B56490"/>
    <w:rsid w:val="00B57D06"/>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B55"/>
    <w:rsid w:val="00B84BD7"/>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7578"/>
    <w:rsid w:val="00BB7E93"/>
    <w:rsid w:val="00BC5B1E"/>
    <w:rsid w:val="00BC6356"/>
    <w:rsid w:val="00BC68CD"/>
    <w:rsid w:val="00BC7351"/>
    <w:rsid w:val="00BD32BB"/>
    <w:rsid w:val="00BD3661"/>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6077"/>
    <w:rsid w:val="00C90264"/>
    <w:rsid w:val="00C92174"/>
    <w:rsid w:val="00C94109"/>
    <w:rsid w:val="00C96290"/>
    <w:rsid w:val="00CA180C"/>
    <w:rsid w:val="00CA2598"/>
    <w:rsid w:val="00CA4EB7"/>
    <w:rsid w:val="00CA52E6"/>
    <w:rsid w:val="00CA644B"/>
    <w:rsid w:val="00CB1413"/>
    <w:rsid w:val="00CB2129"/>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138A"/>
    <w:rsid w:val="00EB1ABF"/>
    <w:rsid w:val="00EB1AC0"/>
    <w:rsid w:val="00EB1D0C"/>
    <w:rsid w:val="00EB2EAC"/>
    <w:rsid w:val="00EB429B"/>
    <w:rsid w:val="00EB5CBA"/>
    <w:rsid w:val="00EB64BB"/>
    <w:rsid w:val="00EB6BAD"/>
    <w:rsid w:val="00EB78DC"/>
    <w:rsid w:val="00EC0A22"/>
    <w:rsid w:val="00EC0D30"/>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682C"/>
    <w:rsid w:val="00F20F26"/>
    <w:rsid w:val="00F21B4D"/>
    <w:rsid w:val="00F23608"/>
    <w:rsid w:val="00F244BB"/>
    <w:rsid w:val="00F2738D"/>
    <w:rsid w:val="00F278A7"/>
    <w:rsid w:val="00F312AC"/>
    <w:rsid w:val="00F336B9"/>
    <w:rsid w:val="00F35E94"/>
    <w:rsid w:val="00F405A8"/>
    <w:rsid w:val="00F415E7"/>
    <w:rsid w:val="00F4268A"/>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7C86AA9-1E57-481A-B711-9BD3E70D4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0</TotalTime>
  <Pages>21</Pages>
  <Words>9158</Words>
  <Characters>48543</Characters>
  <Application>Microsoft Office Word</Application>
  <DocSecurity>0</DocSecurity>
  <Lines>404</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14</cp:revision>
  <dcterms:created xsi:type="dcterms:W3CDTF">2016-11-17T09:00:00Z</dcterms:created>
  <dcterms:modified xsi:type="dcterms:W3CDTF">2017-03-0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